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C934F0" w:rsidRDefault="002A2A03"/>
    <w:p w:rsidR="00027304" w:rsidRDefault="00027304" w:rsidP="00027304">
      <w:pPr>
        <w:tabs>
          <w:tab w:val="left" w:pos="4410"/>
        </w:tabs>
        <w:ind w:left="3600" w:firstLine="0"/>
      </w:pPr>
      <w:r>
        <w:tab/>
      </w:r>
    </w:p>
    <w:p w:rsidR="00027304" w:rsidRDefault="00027304" w:rsidP="00027304">
      <w:pPr>
        <w:tabs>
          <w:tab w:val="left" w:pos="4410"/>
        </w:tabs>
        <w:ind w:left="3600" w:firstLine="0"/>
      </w:pPr>
    </w:p>
    <w:p w:rsidR="00027304" w:rsidRDefault="00027304" w:rsidP="00027304">
      <w:pPr>
        <w:tabs>
          <w:tab w:val="left" w:pos="4410"/>
        </w:tabs>
        <w:ind w:left="3600" w:firstLine="0"/>
      </w:pPr>
    </w:p>
    <w:p w:rsidR="00027304" w:rsidRDefault="00027304" w:rsidP="00027304">
      <w:pPr>
        <w:tabs>
          <w:tab w:val="left" w:pos="4410"/>
        </w:tabs>
        <w:ind w:left="3600" w:firstLine="0"/>
      </w:pPr>
    </w:p>
    <w:p w:rsidR="00027304" w:rsidRDefault="00027304" w:rsidP="00027304">
      <w:pPr>
        <w:tabs>
          <w:tab w:val="left" w:pos="4410"/>
        </w:tabs>
        <w:ind w:left="3600" w:firstLine="0"/>
      </w:pPr>
    </w:p>
    <w:p w:rsidR="002A2A03" w:rsidRPr="00C934F0" w:rsidRDefault="00DC4BFA" w:rsidP="00027304">
      <w:pPr>
        <w:tabs>
          <w:tab w:val="left" w:pos="4410"/>
        </w:tabs>
        <w:ind w:left="3600" w:firstLine="0"/>
      </w:pPr>
      <w:r>
        <w:br/>
      </w:r>
      <w:r>
        <w:br/>
      </w:r>
      <w:r w:rsidR="00027304">
        <w:t xml:space="preserve">  </w:t>
      </w:r>
      <w:r w:rsidR="00A04383" w:rsidRPr="00A04383">
        <w:t>Perspectives on Psychology</w:t>
      </w:r>
    </w:p>
    <w:p w:rsidR="00310EAA" w:rsidRPr="00C934F0" w:rsidRDefault="00310EAA" w:rsidP="00DC4BFA">
      <w:pPr>
        <w:jc w:val="center"/>
      </w:pPr>
      <w:r w:rsidRPr="00C934F0">
        <w:t>Name (First M_Last)</w:t>
      </w:r>
    </w:p>
    <w:p w:rsidR="00310EAA" w:rsidRPr="00C934F0" w:rsidRDefault="00310EAA" w:rsidP="00DC4BFA">
      <w:pPr>
        <w:jc w:val="center"/>
      </w:pPr>
      <w:r w:rsidRPr="00C934F0">
        <w:t>Institution Name</w:t>
      </w:r>
    </w:p>
    <w:p w:rsidR="00A04383" w:rsidRDefault="00A04383" w:rsidP="00B40DFF">
      <w:pPr>
        <w:jc w:val="center"/>
      </w:pPr>
    </w:p>
    <w:p w:rsidR="00A04383" w:rsidRDefault="00A04383" w:rsidP="00B40DFF">
      <w:pPr>
        <w:jc w:val="center"/>
      </w:pPr>
    </w:p>
    <w:p w:rsidR="00A04383" w:rsidRDefault="00A04383" w:rsidP="00A04383">
      <w:pPr>
        <w:tabs>
          <w:tab w:val="left" w:pos="5760"/>
        </w:tabs>
      </w:pPr>
      <w:r>
        <w:tab/>
      </w:r>
    </w:p>
    <w:p w:rsidR="006E6EA0" w:rsidRDefault="002A2A03" w:rsidP="006E6EA0">
      <w:pPr>
        <w:jc w:val="center"/>
      </w:pPr>
      <w:r w:rsidRPr="00A04383">
        <w:br w:type="page"/>
      </w:r>
    </w:p>
    <w:p w:rsidR="00DD4A37" w:rsidRDefault="00CB2683" w:rsidP="00DD4A37">
      <w:pPr>
        <w:ind w:firstLine="0"/>
      </w:pPr>
      <w:r>
        <w:lastRenderedPageBreak/>
        <w:br/>
      </w:r>
      <w:r>
        <w:br/>
      </w:r>
      <w:r>
        <w:br/>
      </w:r>
      <w:r w:rsidR="00627168">
        <w:t xml:space="preserve"> </w:t>
      </w:r>
      <w:r w:rsidR="00627168">
        <w:tab/>
      </w:r>
      <w:r w:rsidR="00DD4A37">
        <w:t xml:space="preserve">The different perspectives from psychology help unlock doors to whole new universes, each of which houses infinite mysteries related to human behavior. Nowadays the field of psychology is helpful more than it ever was before. It is helping in understanding the issues that have been neglected for so long in our society.  </w:t>
      </w:r>
    </w:p>
    <w:p w:rsidR="00627168" w:rsidRDefault="00DD4A37" w:rsidP="00DD4A37">
      <w:pPr>
        <w:ind w:firstLine="0"/>
      </w:pPr>
      <w:r>
        <w:t xml:space="preserve">     Bisexuality is yet another issue that has been ignored in the past but not anymore. On the interaction of Bisexual Issue committee, people shared their experiences that they face negligence by the society, their bisexuality is not taken seriously by the community around them, whether they are in universities, work, or with family, they experience that people do not find any interest to accept them as who they are. Their concerns were highlighted with the significance of bisexual visibility by the affirmation of the psychologists of bisexuality. Different committees and psychologists of bisexuality are helping bisexual people by raising awareness about how they deserve to be tre</w:t>
      </w:r>
      <w:r>
        <w:t xml:space="preserve">ated and accepted in our </w:t>
      </w:r>
      <w:r w:rsidR="006E6EA0">
        <w:t>society</w:t>
      </w:r>
      <w:r w:rsidR="00BB1002">
        <w:fldChar w:fldCharType="begin"/>
      </w:r>
      <w:r w:rsidR="00BB1002">
        <w:instrText xml:space="preserve"> ADDIN ZOTERO_ITEM CSL_CITATION {"citationID":"a1n0nsvgoal","properties":{"formattedCitation":"{\\rtf (\\uc0\\u8220{}Being Bi in Psychology,\\uc0\\u8221{} n.d.)}","plainCitation":"(“Being Bi in Psychology,” n.d.)"},"citationItems":[{"id":556,"uris":["http://zotero.org/users/local/2RJg7y7G/items/NB8U7DVD"],"uri":["http://zotero.org/users/local/2RJg7y7G/items/NB8U7DVD"],"itemData":{"id":556,"type":"webpage","title":"Being Bi in Psychology: The Importance of Visibility and Validation","container-title":"https://www.apadivisions.org","abstract":"The Bisexual Issue Committee surveyed community members on their experiences.","URL":"https://www.apadivisions.org/division-44/publications/newsletters/division/2018/12/survey-bisexual","shortTitle":"Being Bi in Psychology","language":"en"}}],"schema":"https://github.com/citation-style-language/schema/raw/master/csl-citation.json"} </w:instrText>
      </w:r>
      <w:r w:rsidR="00BB1002">
        <w:fldChar w:fldCharType="separate"/>
      </w:r>
      <w:r w:rsidR="00BB1002">
        <w:t xml:space="preserve"> </w:t>
      </w:r>
      <w:r w:rsidR="00BB1002" w:rsidRPr="00BB1002">
        <w:t>(“Being Bi in Psychology,” n.d.)</w:t>
      </w:r>
      <w:r w:rsidR="00BB1002">
        <w:fldChar w:fldCharType="end"/>
      </w:r>
      <w:r w:rsidR="006E6EA0">
        <w:t xml:space="preserve">. </w:t>
      </w:r>
      <w:r w:rsidR="00AD70A2">
        <w:br/>
      </w:r>
      <w:r w:rsidR="008F26AB">
        <w:t xml:space="preserve"> </w:t>
      </w:r>
      <w:r w:rsidR="004F37A8">
        <w:t xml:space="preserve"> </w:t>
      </w:r>
      <w:r w:rsidR="004F37A8">
        <w:tab/>
      </w:r>
      <w:r w:rsidR="004F37A8" w:rsidRPr="004F37A8">
        <w:t xml:space="preserve">Mental health issues are residing inside God-knows how many people all over the world. People avoid opening up to their families and friends with what they are going on from inside. There is no specific geographical boundary, from east to west people are suffering from mental health issues, and they need serious help. Currently, with rising concerns about mental health, psychology is a healing fountain for so many people. Many campaigns and committees have been running under this field that illuminates the way for people who need help and raises awareness about how to deal with the ones that are having issues and how much dangerous they </w:t>
      </w:r>
      <w:r w:rsidR="004F37A8" w:rsidRPr="004F37A8">
        <w:lastRenderedPageBreak/>
        <w:t xml:space="preserve">can get if proper and timely help is not taken into consideration. </w:t>
      </w:r>
      <w:r w:rsidR="00E414C5">
        <w:fldChar w:fldCharType="begin"/>
      </w:r>
      <w:r w:rsidR="00E414C5">
        <w:instrText xml:space="preserve"> ADDIN ZOTERO_ITEM CSL_CITATION {"citationID":"agrkm3uano","properties":{"formattedCitation":"{\\rtf (\\uc0\\u8220{}Boosting mental health from east to west,\\uc0\\u8221{} n.d.)}","plainCitation":"(“Boosting mental health from east to west,” n.d.)"},"citationItems":[{"id":558,"uris":["http://zotero.org/users/local/2RJg7y7G/items/2SMUWWF7"],"uri":["http://zotero.org/users/local/2RJg7y7G/items/2SMUWWF7"],"itemData":{"id":558,"type":"webpage","title":"Boosting mental health from east to west","container-title":"https://www.apa.org","abstract":"Psychologist-run lab uses mixed methods to improve mental health in Asia and beyond.","URL":"https://www.apa.org/monitor/2019/01/boosting-mental-health.aspx","language":"en"}}],"schema":"https://github.com/citation-style-language/schema/raw/master/csl-citation.json"} </w:instrText>
      </w:r>
      <w:r w:rsidR="00E414C5">
        <w:fldChar w:fldCharType="separate"/>
      </w:r>
      <w:bookmarkStart w:id="0" w:name="_GoBack"/>
      <w:bookmarkEnd w:id="0"/>
      <w:r w:rsidR="00E414C5" w:rsidRPr="00E414C5">
        <w:t>(“Boosting mental health from east to west,” n.d.)</w:t>
      </w:r>
      <w:r w:rsidR="00E414C5">
        <w:fldChar w:fldCharType="end"/>
      </w:r>
      <w:r w:rsidR="00E414C5">
        <w:t>.</w:t>
      </w:r>
      <w:r w:rsidR="00293524">
        <w:br/>
      </w:r>
      <w:r w:rsidR="00293524">
        <w:br/>
      </w:r>
    </w:p>
    <w:p w:rsidR="00627168" w:rsidRDefault="001135AA" w:rsidP="001135AA">
      <w:pPr>
        <w:ind w:firstLine="0"/>
        <w:jc w:val="center"/>
        <w:rPr>
          <w:b/>
        </w:rPr>
      </w:pPr>
      <w:r w:rsidRPr="001135AA">
        <w:rPr>
          <w:b/>
        </w:rPr>
        <w:t>References</w:t>
      </w:r>
    </w:p>
    <w:p w:rsidR="001135AA" w:rsidRPr="001135AA" w:rsidRDefault="001135AA" w:rsidP="001135AA">
      <w:pPr>
        <w:pStyle w:val="Bibliography"/>
        <w:rPr>
          <w:rFonts w:ascii="Times New Roman" w:hAnsi="Times New Roman"/>
          <w:sz w:val="24"/>
        </w:rPr>
      </w:pPr>
      <w:r>
        <w:rPr>
          <w:b/>
        </w:rPr>
        <w:fldChar w:fldCharType="begin"/>
      </w:r>
      <w:r>
        <w:rPr>
          <w:b/>
        </w:rPr>
        <w:instrText xml:space="preserve"> ADDIN ZOTERO_BIBL {"custom":[]} CSL_BIBLIOGRAPHY </w:instrText>
      </w:r>
      <w:r>
        <w:rPr>
          <w:b/>
        </w:rPr>
        <w:fldChar w:fldCharType="separate"/>
      </w:r>
      <w:r w:rsidRPr="001135AA">
        <w:rPr>
          <w:rFonts w:ascii="Times New Roman" w:hAnsi="Times New Roman"/>
          <w:sz w:val="24"/>
        </w:rPr>
        <w:t>Being Bi in Psychology: The Importance of Visibility and Validation. (n.d.). Retrieved from https://www.apadivisions.org/division-44/publications/newsletters/division/2018/12/survey-bisexual</w:t>
      </w:r>
    </w:p>
    <w:p w:rsidR="001135AA" w:rsidRPr="001135AA" w:rsidRDefault="001135AA" w:rsidP="001135AA">
      <w:pPr>
        <w:pStyle w:val="Bibliography"/>
        <w:rPr>
          <w:rFonts w:ascii="Times New Roman" w:hAnsi="Times New Roman"/>
          <w:sz w:val="24"/>
        </w:rPr>
      </w:pPr>
      <w:r w:rsidRPr="001135AA">
        <w:rPr>
          <w:rFonts w:ascii="Times New Roman" w:hAnsi="Times New Roman"/>
          <w:sz w:val="24"/>
        </w:rPr>
        <w:t>Boosting mental health from east to west. (n.d.). Retrieved from https://www.apa.org/monitor/2019/01/boosting-mental-health.aspx</w:t>
      </w:r>
    </w:p>
    <w:p w:rsidR="001135AA" w:rsidRPr="001135AA" w:rsidRDefault="001135AA" w:rsidP="001135AA">
      <w:pPr>
        <w:ind w:firstLine="0"/>
        <w:jc w:val="center"/>
        <w:rPr>
          <w:b/>
        </w:rPr>
      </w:pPr>
      <w:r>
        <w:rPr>
          <w:b/>
        </w:rPr>
        <w:fldChar w:fldCharType="end"/>
      </w:r>
    </w:p>
    <w:sectPr w:rsidR="001135AA" w:rsidRPr="001135AA">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437EB" w:rsidRDefault="006437EB">
      <w:pPr>
        <w:spacing w:line="240" w:lineRule="auto"/>
      </w:pPr>
      <w:r>
        <w:separator/>
      </w:r>
    </w:p>
  </w:endnote>
  <w:endnote w:type="continuationSeparator" w:id="0">
    <w:p w:rsidR="006437EB" w:rsidRDefault="006437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437EB" w:rsidRDefault="006437EB">
      <w:pPr>
        <w:spacing w:line="240" w:lineRule="auto"/>
      </w:pPr>
      <w:r>
        <w:separator/>
      </w:r>
    </w:p>
  </w:footnote>
  <w:footnote w:type="continuationSeparator" w:id="0">
    <w:p w:rsidR="006437EB" w:rsidRDefault="006437E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F37A8">
      <w:rPr>
        <w:rStyle w:val="PageNumber"/>
        <w:noProof/>
      </w:rPr>
      <w:t>2</w:t>
    </w:r>
    <w:r>
      <w:rPr>
        <w:rStyle w:val="PageNumber"/>
      </w:rPr>
      <w:fldChar w:fldCharType="end"/>
    </w:r>
  </w:p>
  <w:p w:rsidR="002A2A03" w:rsidRDefault="00076DF1">
    <w:pPr>
      <w:pStyle w:val="Header"/>
      <w:ind w:right="360" w:firstLine="0"/>
    </w:pPr>
    <w:r>
      <w:t>Psychology</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D4A37">
      <w:rPr>
        <w:rStyle w:val="PageNumber"/>
        <w:noProof/>
      </w:rPr>
      <w:t>1</w:t>
    </w:r>
    <w:r>
      <w:rPr>
        <w:rStyle w:val="PageNumber"/>
      </w:rPr>
      <w:fldChar w:fldCharType="end"/>
    </w:r>
  </w:p>
  <w:p w:rsidR="002A2A03" w:rsidRDefault="002A2A03">
    <w:pPr>
      <w:ind w:right="360" w:firstLine="0"/>
    </w:pPr>
    <w:r>
      <w:t>Running head:</w:t>
    </w:r>
    <w:r>
      <w:tab/>
    </w:r>
    <w:r w:rsidR="00DC4BFA">
      <w:t>Psycholog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FE5BC9"/>
    <w:multiLevelType w:val="hybridMultilevel"/>
    <w:tmpl w:val="D22A38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102F1E5E"/>
    <w:multiLevelType w:val="hybridMultilevel"/>
    <w:tmpl w:val="71600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45722C0"/>
    <w:multiLevelType w:val="hybridMultilevel"/>
    <w:tmpl w:val="7EC020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825B90"/>
    <w:multiLevelType w:val="hybridMultilevel"/>
    <w:tmpl w:val="78A608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07F40"/>
    <w:rsid w:val="00023A69"/>
    <w:rsid w:val="00027304"/>
    <w:rsid w:val="0005039A"/>
    <w:rsid w:val="00052AB1"/>
    <w:rsid w:val="00074797"/>
    <w:rsid w:val="00076DF1"/>
    <w:rsid w:val="00085196"/>
    <w:rsid w:val="000A06C3"/>
    <w:rsid w:val="000A7B5F"/>
    <w:rsid w:val="000B0A32"/>
    <w:rsid w:val="000B1269"/>
    <w:rsid w:val="000B2B8D"/>
    <w:rsid w:val="000C055C"/>
    <w:rsid w:val="000C4A98"/>
    <w:rsid w:val="000C53C2"/>
    <w:rsid w:val="000E021B"/>
    <w:rsid w:val="001014C9"/>
    <w:rsid w:val="001135AA"/>
    <w:rsid w:val="001276E1"/>
    <w:rsid w:val="001414E5"/>
    <w:rsid w:val="001714EF"/>
    <w:rsid w:val="00176028"/>
    <w:rsid w:val="00177A6B"/>
    <w:rsid w:val="001802F0"/>
    <w:rsid w:val="001836F8"/>
    <w:rsid w:val="00190C6D"/>
    <w:rsid w:val="001A0A79"/>
    <w:rsid w:val="001A5443"/>
    <w:rsid w:val="001C650E"/>
    <w:rsid w:val="001C6593"/>
    <w:rsid w:val="0020293D"/>
    <w:rsid w:val="00207D4D"/>
    <w:rsid w:val="002246E8"/>
    <w:rsid w:val="00225A80"/>
    <w:rsid w:val="002555D4"/>
    <w:rsid w:val="002564DA"/>
    <w:rsid w:val="00261F91"/>
    <w:rsid w:val="00293524"/>
    <w:rsid w:val="002A27D2"/>
    <w:rsid w:val="002A2A03"/>
    <w:rsid w:val="002A2B8A"/>
    <w:rsid w:val="002A7F65"/>
    <w:rsid w:val="002B21AF"/>
    <w:rsid w:val="002C0758"/>
    <w:rsid w:val="002F2769"/>
    <w:rsid w:val="002F41E4"/>
    <w:rsid w:val="003029B8"/>
    <w:rsid w:val="00310EAA"/>
    <w:rsid w:val="00312786"/>
    <w:rsid w:val="00316C55"/>
    <w:rsid w:val="00321D5F"/>
    <w:rsid w:val="0033180C"/>
    <w:rsid w:val="003343C9"/>
    <w:rsid w:val="00336966"/>
    <w:rsid w:val="003377EC"/>
    <w:rsid w:val="00345911"/>
    <w:rsid w:val="0037157E"/>
    <w:rsid w:val="00382556"/>
    <w:rsid w:val="003A4841"/>
    <w:rsid w:val="003A4D50"/>
    <w:rsid w:val="003E185B"/>
    <w:rsid w:val="003F4807"/>
    <w:rsid w:val="00413EF9"/>
    <w:rsid w:val="004303CB"/>
    <w:rsid w:val="00436C68"/>
    <w:rsid w:val="00470486"/>
    <w:rsid w:val="00471F56"/>
    <w:rsid w:val="004A1509"/>
    <w:rsid w:val="004A540F"/>
    <w:rsid w:val="004C2FF4"/>
    <w:rsid w:val="004D295C"/>
    <w:rsid w:val="004E003F"/>
    <w:rsid w:val="004E345C"/>
    <w:rsid w:val="004F37A8"/>
    <w:rsid w:val="00507F57"/>
    <w:rsid w:val="00514138"/>
    <w:rsid w:val="0052063F"/>
    <w:rsid w:val="00522208"/>
    <w:rsid w:val="005342FC"/>
    <w:rsid w:val="00534852"/>
    <w:rsid w:val="005374EE"/>
    <w:rsid w:val="005432F0"/>
    <w:rsid w:val="005460C3"/>
    <w:rsid w:val="00561FB0"/>
    <w:rsid w:val="005A5C2F"/>
    <w:rsid w:val="005B79A4"/>
    <w:rsid w:val="005C3A13"/>
    <w:rsid w:val="005C3FB4"/>
    <w:rsid w:val="005E265C"/>
    <w:rsid w:val="005F1A66"/>
    <w:rsid w:val="005F677E"/>
    <w:rsid w:val="005F78B7"/>
    <w:rsid w:val="006006CE"/>
    <w:rsid w:val="006069A1"/>
    <w:rsid w:val="00627168"/>
    <w:rsid w:val="006437EB"/>
    <w:rsid w:val="00646BE5"/>
    <w:rsid w:val="0065177F"/>
    <w:rsid w:val="0066432C"/>
    <w:rsid w:val="00666961"/>
    <w:rsid w:val="0067153B"/>
    <w:rsid w:val="006819E9"/>
    <w:rsid w:val="00687827"/>
    <w:rsid w:val="00694A19"/>
    <w:rsid w:val="00697D69"/>
    <w:rsid w:val="006A6DE9"/>
    <w:rsid w:val="006B6020"/>
    <w:rsid w:val="006E1B1C"/>
    <w:rsid w:val="006E6EA0"/>
    <w:rsid w:val="006F09B8"/>
    <w:rsid w:val="00716C34"/>
    <w:rsid w:val="007308F8"/>
    <w:rsid w:val="00743FC4"/>
    <w:rsid w:val="00766CD9"/>
    <w:rsid w:val="00767F5C"/>
    <w:rsid w:val="007736BF"/>
    <w:rsid w:val="007816EB"/>
    <w:rsid w:val="00782904"/>
    <w:rsid w:val="007846A9"/>
    <w:rsid w:val="00786585"/>
    <w:rsid w:val="007B2D2D"/>
    <w:rsid w:val="007C1F94"/>
    <w:rsid w:val="007F0FBF"/>
    <w:rsid w:val="007F4E61"/>
    <w:rsid w:val="008003AE"/>
    <w:rsid w:val="00812559"/>
    <w:rsid w:val="0081326E"/>
    <w:rsid w:val="00814ABC"/>
    <w:rsid w:val="00821836"/>
    <w:rsid w:val="0083381D"/>
    <w:rsid w:val="00842859"/>
    <w:rsid w:val="008436CC"/>
    <w:rsid w:val="00873DCD"/>
    <w:rsid w:val="008973B6"/>
    <w:rsid w:val="008A78B4"/>
    <w:rsid w:val="008B53FE"/>
    <w:rsid w:val="008C0EC5"/>
    <w:rsid w:val="008C661A"/>
    <w:rsid w:val="008E776A"/>
    <w:rsid w:val="008F26AB"/>
    <w:rsid w:val="00905EC8"/>
    <w:rsid w:val="009142D3"/>
    <w:rsid w:val="00924019"/>
    <w:rsid w:val="009240DB"/>
    <w:rsid w:val="009303D6"/>
    <w:rsid w:val="00936331"/>
    <w:rsid w:val="009372F0"/>
    <w:rsid w:val="00975994"/>
    <w:rsid w:val="009928AA"/>
    <w:rsid w:val="009A5C04"/>
    <w:rsid w:val="009B3825"/>
    <w:rsid w:val="009C51D7"/>
    <w:rsid w:val="009C681B"/>
    <w:rsid w:val="009D74EC"/>
    <w:rsid w:val="009E079C"/>
    <w:rsid w:val="009E58D4"/>
    <w:rsid w:val="009F243A"/>
    <w:rsid w:val="00A013FA"/>
    <w:rsid w:val="00A04383"/>
    <w:rsid w:val="00A05A73"/>
    <w:rsid w:val="00A4758F"/>
    <w:rsid w:val="00A50946"/>
    <w:rsid w:val="00A621F9"/>
    <w:rsid w:val="00AB2D95"/>
    <w:rsid w:val="00AB6220"/>
    <w:rsid w:val="00AC4899"/>
    <w:rsid w:val="00AD62F8"/>
    <w:rsid w:val="00AD70A2"/>
    <w:rsid w:val="00AF035F"/>
    <w:rsid w:val="00B318D5"/>
    <w:rsid w:val="00B34834"/>
    <w:rsid w:val="00B37FA1"/>
    <w:rsid w:val="00B40DFF"/>
    <w:rsid w:val="00B4199F"/>
    <w:rsid w:val="00B903F0"/>
    <w:rsid w:val="00B931C5"/>
    <w:rsid w:val="00B96404"/>
    <w:rsid w:val="00B9747F"/>
    <w:rsid w:val="00BB1002"/>
    <w:rsid w:val="00BB1D17"/>
    <w:rsid w:val="00BB552A"/>
    <w:rsid w:val="00BD1D7D"/>
    <w:rsid w:val="00BE5682"/>
    <w:rsid w:val="00BE79C3"/>
    <w:rsid w:val="00BF000C"/>
    <w:rsid w:val="00BF2C3C"/>
    <w:rsid w:val="00C02DBE"/>
    <w:rsid w:val="00C06602"/>
    <w:rsid w:val="00C07F68"/>
    <w:rsid w:val="00C354DD"/>
    <w:rsid w:val="00C545F1"/>
    <w:rsid w:val="00C60D13"/>
    <w:rsid w:val="00C6353F"/>
    <w:rsid w:val="00C65B23"/>
    <w:rsid w:val="00C66C88"/>
    <w:rsid w:val="00C67138"/>
    <w:rsid w:val="00C71DBB"/>
    <w:rsid w:val="00C80040"/>
    <w:rsid w:val="00C934F0"/>
    <w:rsid w:val="00CB0438"/>
    <w:rsid w:val="00CB2683"/>
    <w:rsid w:val="00CB7E5D"/>
    <w:rsid w:val="00CC1754"/>
    <w:rsid w:val="00CC2DD5"/>
    <w:rsid w:val="00CC769E"/>
    <w:rsid w:val="00CD35A0"/>
    <w:rsid w:val="00CD6E0E"/>
    <w:rsid w:val="00CE0330"/>
    <w:rsid w:val="00CE6048"/>
    <w:rsid w:val="00CF11D6"/>
    <w:rsid w:val="00CF29F0"/>
    <w:rsid w:val="00D005BD"/>
    <w:rsid w:val="00D338EF"/>
    <w:rsid w:val="00D44BD0"/>
    <w:rsid w:val="00D52DAB"/>
    <w:rsid w:val="00D74B12"/>
    <w:rsid w:val="00D808FA"/>
    <w:rsid w:val="00D86222"/>
    <w:rsid w:val="00D86F98"/>
    <w:rsid w:val="00DA7587"/>
    <w:rsid w:val="00DC4BFA"/>
    <w:rsid w:val="00DC5E9C"/>
    <w:rsid w:val="00DD4A37"/>
    <w:rsid w:val="00E132D0"/>
    <w:rsid w:val="00E23137"/>
    <w:rsid w:val="00E414C5"/>
    <w:rsid w:val="00E521F0"/>
    <w:rsid w:val="00E87CD2"/>
    <w:rsid w:val="00E966E0"/>
    <w:rsid w:val="00EA4D31"/>
    <w:rsid w:val="00EB20E0"/>
    <w:rsid w:val="00ED213B"/>
    <w:rsid w:val="00F13C8F"/>
    <w:rsid w:val="00F14C5C"/>
    <w:rsid w:val="00F15D77"/>
    <w:rsid w:val="00F20104"/>
    <w:rsid w:val="00F447CB"/>
    <w:rsid w:val="00F4632F"/>
    <w:rsid w:val="00F64006"/>
    <w:rsid w:val="00F71180"/>
    <w:rsid w:val="00F77B95"/>
    <w:rsid w:val="00FA3220"/>
    <w:rsid w:val="00FA5AAD"/>
    <w:rsid w:val="00FC2C80"/>
    <w:rsid w:val="00FC64D7"/>
    <w:rsid w:val="00FC7363"/>
    <w:rsid w:val="00FD03B1"/>
    <w:rsid w:val="00FD72F3"/>
    <w:rsid w:val="00FE257F"/>
    <w:rsid w:val="00FF4465"/>
    <w:rsid w:val="00FF63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1355EF9A-447E-485F-91DF-0528EA0745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6006CE"/>
    <w:pPr>
      <w:spacing w:after="200" w:line="276" w:lineRule="auto"/>
      <w:ind w:left="720" w:firstLine="0"/>
      <w:contextualSpacing/>
    </w:pPr>
    <w:rPr>
      <w:rFonts w:ascii="Calibri" w:eastAsia="Calibri" w:hAnsi="Calibri"/>
      <w:sz w:val="22"/>
      <w:szCs w:val="22"/>
    </w:rPr>
  </w:style>
  <w:style w:type="paragraph" w:styleId="Bibliography">
    <w:name w:val="Bibliography"/>
    <w:basedOn w:val="Normal"/>
    <w:next w:val="Normal"/>
    <w:uiPriority w:val="37"/>
    <w:unhideWhenUsed/>
    <w:rsid w:val="00A013FA"/>
    <w:pPr>
      <w:ind w:left="720" w:hanging="720"/>
    </w:pPr>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2265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Bae10</b:Tag>
    <b:SourceType>JournalArticle</b:SourceType>
    <b:Guid>{6468C456-16F7-44A0-BBA6-25834BEEA2D8}</b:Guid>
    <b:Author>
      <b:Author>
        <b:NameList>
          <b:Person>
            <b:Last>Kyoo</b:Last>
            <b:First>Baek</b:First>
          </b:Person>
        </b:NameList>
      </b:Author>
    </b:Author>
    <b:Title>Career satisfaction, organizational commitment, and turnover intention: The effects of goal orientation, organizational learning culture and developmental feedback</b:Title>
    <b:JournalName>Leadership and Organizational development Journal</b:JournalName>
    <b:Year>2010</b:Year>
    <b:Pages>482-500</b:Pages>
    <b:RefOrder>1</b:RefOrder>
  </b:Source>
  <b:Source>
    <b:Tag>Ill09</b:Tag>
    <b:SourceType>JournalArticle</b:SourceType>
    <b:Guid>{9B8BFA9B-B9FD-4D21-AE4F-A1A453428AF9}</b:Guid>
    <b:Author>
      <b:Author>
        <b:NameList>
          <b:Person>
            <b:Last>K</b:Last>
            <b:First>Illeris</b:First>
          </b:Person>
        </b:NameList>
      </b:Author>
    </b:Author>
    <b:Title>Transfer of learning in society: how can barriers between different learnind speces be surmounted, and can the gap between lerning inside and outside work be bridged?</b:Title>
    <b:JournalName>Journal of life Long Education</b:JournalName>
    <b:Year>2009</b:Year>
    <b:Pages>137-148</b:Pages>
    <b:RefOrder>2</b:RefOrder>
  </b:Source>
  <b:Source>
    <b:Tag>Mic15</b:Tag>
    <b:SourceType>JournalArticle</b:SourceType>
    <b:Guid>{992DB89C-76F4-4172-BFCA-E93A945CF473}</b:Guid>
    <b:Author>
      <b:Author>
        <b:NameList>
          <b:Person>
            <b:Last>Cohen</b:Last>
            <b:First>Michael</b:First>
            <b:Middle>D.</b:Middle>
          </b:Person>
        </b:NameList>
      </b:Author>
    </b:Author>
    <b:Title>Individual Learning and Organizational Routine</b:Title>
    <b:JournalName>Organizational Science</b:JournalName>
    <b:Year>2015</b:Year>
    <b:Pages>135-139</b:Pages>
    <b:RefOrder>3</b:RefOrder>
  </b:Source>
  <b:Source>
    <b:Tag>Sey98</b:Tag>
    <b:SourceType>JournalArticle</b:SourceType>
    <b:Guid>{28D55AF3-3B01-4B14-9E9E-7A79DCBA7057}</b:Guid>
    <b:Author>
      <b:Author>
        <b:NameList>
          <b:Person>
            <b:Last>Seyler D. L.</b:Last>
            <b:First>Holton</b:First>
            <b:Middle>LLL, E. F, Bates, R A Burnett and Carvalho</b:Middle>
          </b:Person>
        </b:NameList>
      </b:Author>
    </b:Author>
    <b:Title>Factors affecting motivation to transfer training</b:Title>
    <b:JournalName>International Journal of Traimning and development</b:JournalName>
    <b:Year>1998</b:Year>
    <b:Pages>16</b:Pages>
    <b:RefOrder>4</b:RefOrder>
  </b:Source>
  <b:Source>
    <b:Tag>Rou93</b:Tag>
    <b:SourceType>JournalArticle</b:SourceType>
    <b:Guid>{C42AE06C-16B3-42AE-BB84-F07623E19590}</b:Guid>
    <b:Author>
      <b:Author>
        <b:NameList>
          <b:Person>
            <b:Last>Goldstein</b:Last>
            <b:First>Rouiller</b:First>
            <b:Middle>J. Z and</b:Middle>
          </b:Person>
        </b:NameList>
      </b:Author>
    </b:Author>
    <b:Title>The Reaklationship between organizational transfer climate and positive transfer of training</b:Title>
    <b:JournalName>Human Resource Development </b:JournalName>
    <b:Year>1993</b:Year>
    <b:Pages>37-390</b:Pages>
    <b:RefOrder>5</b:RefOrder>
  </b:Source>
  <b:Source>
    <b:Tag>Ann11</b:Tag>
    <b:SourceType>JournalArticle</b:SourceType>
    <b:Guid>{EA06BB72-E638-4EE1-8AC4-620869D114BA}</b:Guid>
    <b:Author>
      <b:Author>
        <b:NameList>
          <b:Person>
            <b:Last>Annie Jalbert and Ian Neath</b:Last>
            <b:First>Tamra</b:First>
            <b:Middle>J. Bireta</b:Middle>
          </b:Person>
        </b:NameList>
      </b:Author>
    </b:Author>
    <b:Title>Aumee M. Suprenanat</b:Title>
    <b:JournalName>Memorial University of Newfoundland</b:JournalName>
    <b:Year>2011</b:Year>
    <b:RefOrder>1</b:RefOrder>
  </b:Source>
  <b:Source>
    <b:Tag>Her76</b:Tag>
    <b:SourceType>JournalArticle</b:SourceType>
    <b:Guid>{2718B039-9219-4C77-A320-556CDB6CFE77}</b:Guid>
    <b:Title>Acoustic Masking in Prinmary Memory</b:Title>
    <b:Year>1976</b:Year>
    <b:Author>
      <b:Author>
        <b:NameList>
          <b:Person>
            <b:Last>Welsh</b:Last>
            <b:First>Herbert</b:First>
            <b:Middle>A. Colle and Alan</b:Middle>
          </b:Person>
        </b:NameList>
      </b:Author>
    </b:Author>
    <b:JournalName>University Of Chicago</b:JournalName>
    <b:RefOrder>2</b:RefOrder>
  </b:Source>
</b:Sources>
</file>

<file path=customXml/itemProps1.xml><?xml version="1.0" encoding="utf-8"?>
<ds:datastoreItem xmlns:ds="http://schemas.openxmlformats.org/officeDocument/2006/customXml" ds:itemID="{B6B13F70-A70B-49C2-B9B2-06C9A89FC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3</Pages>
  <Words>600</Words>
  <Characters>3425</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4017</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Morning</cp:lastModifiedBy>
  <cp:revision>15</cp:revision>
  <dcterms:created xsi:type="dcterms:W3CDTF">2019-02-02T06:50:00Z</dcterms:created>
  <dcterms:modified xsi:type="dcterms:W3CDTF">2019-02-02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n6s6IkPd"/&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